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7BECA9E2" w14:textId="1EF021E3" w:rsidR="006D260E" w:rsidRPr="00A35B00" w:rsidRDefault="006D260E" w:rsidP="006D260E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able </w:t>
      </w:r>
      <w:r w:rsidR="00A033AD">
        <w:rPr>
          <w:rFonts w:ascii="Times New Roman" w:hAnsi="Times New Roman" w:cs="Times New Roman"/>
          <w:sz w:val="24"/>
          <w:szCs w:val="24"/>
        </w:rPr>
        <w:t>S4</w:t>
      </w:r>
      <w:r>
        <w:rPr>
          <w:rFonts w:ascii="Times New Roman" w:hAnsi="Times New Roman" w:cs="Times New Roman"/>
          <w:sz w:val="24"/>
          <w:szCs w:val="24"/>
        </w:rPr>
        <w:t xml:space="preserve">: List of identified proteins in CADvC and their role and functions related to AD. </w:t>
      </w:r>
    </w:p>
    <w:tbl>
      <w:tblPr>
        <w:tblStyle w:val="PlainTable2"/>
        <w:tblW w:w="9108" w:type="dxa"/>
        <w:tblLook w:val="04A0" w:firstRow="1" w:lastRow="0" w:firstColumn="1" w:lastColumn="0" w:noHBand="0" w:noVBand="1"/>
      </w:tblPr>
      <w:tblGrid>
        <w:gridCol w:w="1911"/>
        <w:gridCol w:w="7197"/>
      </w:tblGrid>
      <w:tr w:rsidR="006D260E" w:rsidRPr="006A0ACB" w14:paraId="0B18C13C" w14:textId="77777777" w:rsidTr="00527D1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1" w:type="dxa"/>
            <w:noWrap/>
            <w:hideMark/>
          </w:tcPr>
          <w:p w14:paraId="413E4A0D" w14:textId="77777777" w:rsidR="006D260E" w:rsidRPr="00A35B00" w:rsidRDefault="006D260E" w:rsidP="00527D1B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otein</w:t>
            </w:r>
          </w:p>
        </w:tc>
        <w:tc>
          <w:tcPr>
            <w:tcW w:w="7197" w:type="dxa"/>
            <w:noWrap/>
            <w:hideMark/>
          </w:tcPr>
          <w:p w14:paraId="0DAB98FC" w14:textId="77777777" w:rsidR="006D260E" w:rsidRPr="00A35B00" w:rsidRDefault="006D260E" w:rsidP="00527D1B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Role and functions related to AD</w:t>
            </w:r>
          </w:p>
        </w:tc>
      </w:tr>
      <w:tr w:rsidR="002A013A" w:rsidRPr="006A0ACB" w14:paraId="5C530B43" w14:textId="77777777" w:rsidTr="00527D1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1" w:type="dxa"/>
            <w:noWrap/>
            <w:hideMark/>
          </w:tcPr>
          <w:p w14:paraId="4FB9CB6D" w14:textId="77777777" w:rsidR="002A013A" w:rsidRPr="00A35B00" w:rsidRDefault="002A013A" w:rsidP="002A013A">
            <w:pPr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bookmarkStart w:id="0" w:name="_Hlk133579739"/>
            <w:r w:rsidRPr="00A35B00">
              <w:rPr>
                <w:rFonts w:ascii="Times New Roman" w:hAnsi="Times New Roman" w:cs="Times New Roman"/>
                <w:sz w:val="20"/>
                <w:szCs w:val="20"/>
              </w:rPr>
              <w:t>Vitamin D-binding protein (</w:t>
            </w:r>
            <w:r w:rsidRPr="00A35B00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VDBP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Pr="00A35B00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</w:t>
            </w:r>
          </w:p>
        </w:tc>
        <w:tc>
          <w:tcPr>
            <w:tcW w:w="7197" w:type="dxa"/>
            <w:noWrap/>
            <w:hideMark/>
          </w:tcPr>
          <w:p w14:paraId="464CB8FE" w14:textId="77777777" w:rsidR="002A013A" w:rsidRDefault="002A013A" w:rsidP="002A013A">
            <w:pPr>
              <w:pStyle w:val="ListParagraph"/>
              <w:numPr>
                <w:ilvl w:val="0"/>
                <w:numId w:val="1"/>
              </w:numPr>
              <w:ind w:left="72" w:hanging="177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A 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multifunctional protein which found to increase levels in plasma and CSF of AD patients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oon&lt;/Author&gt;&lt;Year&gt;2013&lt;/Year&gt;&lt;RecNum&gt;44&lt;/RecNum&gt;&lt;DisplayText&gt;(Moon et al. 2013)&lt;/DisplayText&gt;&lt;record&gt;&lt;rec-number&gt;44&lt;/rec-number&gt;&lt;foreign-keys&gt;&lt;key app="EN" db-id="e2rp9xwroepdswefz5952aree50sv29ff9rv" timestamp="1653032745"&gt;44&lt;/key&gt;&lt;/foreign-keys&gt;&lt;ref-type name="Journal Article"&gt;17&lt;/ref-type&gt;&lt;contributors&gt;&lt;authors&gt;&lt;author&gt;Moon, M&lt;/author&gt;&lt;author&gt;Song, H&lt;/author&gt;&lt;author&gt;Hong, HJ&lt;/author&gt;&lt;author&gt;Nam, DW&lt;/author&gt;&lt;author&gt;Cha, MY&lt;/author&gt;&lt;author&gt;Oh, MS&lt;/author&gt;&lt;author&gt;Yu, J&lt;/author&gt;&lt;author&gt;Ryu, H&lt;/author&gt;&lt;author&gt;Mook-Jung, I&lt;/author&gt;&lt;/authors&gt;&lt;/contributors&gt;&lt;titles&gt;&lt;title&gt;Vitamin D-binding protein interacts with Aβ and suppresses Aβ-mediated pathology&lt;/title&gt;&lt;secondary-title&gt;Cell Death &amp;amp; Differentiation&lt;/secondary-title&gt;&lt;/titles&gt;&lt;periodical&gt;&lt;full-title&gt;Cell Death &amp;amp; Differentiation&lt;/full-title&gt;&lt;/periodical&gt;&lt;pages&gt;630-638&lt;/pages&gt;&lt;volume&gt;20&lt;/volume&gt;&lt;number&gt;4&lt;/number&gt;&lt;dates&gt;&lt;year&gt;2013&lt;/year&gt;&lt;/dates&gt;&lt;isbn&gt;1476-5403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Moon et al. 2013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  <w:p w14:paraId="01C777FE" w14:textId="0861B886" w:rsidR="002A013A" w:rsidRPr="00A35B00" w:rsidRDefault="002A013A" w:rsidP="002A013A">
            <w:pPr>
              <w:pStyle w:val="ListParagraph"/>
              <w:numPr>
                <w:ilvl w:val="0"/>
                <w:numId w:val="1"/>
              </w:numPr>
              <w:ind w:left="72" w:hanging="177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cts as an </w:t>
            </w:r>
            <w:r w:rsidRPr="00A35B00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Aβ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 scavenger that attenuated the aggregation and accumulation of </w:t>
            </w:r>
            <w:r w:rsidRPr="00A35B00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Aβ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, suppressing the Aβ-mediated AD pathology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ishnoi&lt;/Author&gt;&lt;Year&gt;2015&lt;/Year&gt;&lt;RecNum&gt;45&lt;/RecNum&gt;&lt;DisplayText&gt;(Bishnoi et al. 2015; Jeon et al. 2019)&lt;/DisplayText&gt;&lt;record&gt;&lt;rec-number&gt;45&lt;/rec-number&gt;&lt;foreign-keys&gt;&lt;key app="EN" db-id="e2rp9xwroepdswefz5952aree50sv29ff9rv" timestamp="1653032745"&gt;45&lt;/key&gt;&lt;/foreign-keys&gt;&lt;ref-type name="Journal Article"&gt;17&lt;/ref-type&gt;&lt;contributors&gt;&lt;authors&gt;&lt;author&gt;Bishnoi, Ram J&lt;/author&gt;&lt;author&gt;Palmer, Raymond F&lt;/author&gt;&lt;author&gt;Royall, Donald R&lt;/author&gt;&lt;/authors&gt;&lt;/contributors&gt;&lt;titles&gt;&lt;title&gt;Vitamin D binding protein as a serum biomarker of Alzheimer&amp;apos;s disease&lt;/title&gt;&lt;secondary-title&gt;Journal of Alzheimer&amp;apos;s Disease&lt;/secondary-title&gt;&lt;/titles&gt;&lt;periodical&gt;&lt;full-title&gt;Journal of Alzheimer&amp;apos;s Disease&lt;/full-title&gt;&lt;/periodical&gt;&lt;pages&gt;37-45&lt;/pages&gt;&lt;volume&gt;43&lt;/volume&gt;&lt;number&gt;1&lt;/number&gt;&lt;dates&gt;&lt;year&gt;2015&lt;/year&gt;&lt;/dates&gt;&lt;isbn&gt;1387-2877&lt;/isbn&gt;&lt;urls&gt;&lt;/urls&gt;&lt;/record&gt;&lt;/Cite&gt;&lt;Cite&gt;&lt;Author&gt;Jeon&lt;/Author&gt;&lt;Year&gt;2019&lt;/Year&gt;&lt;RecNum&gt;46&lt;/RecNum&gt;&lt;record&gt;&lt;rec-number&gt;46&lt;/rec-number&gt;&lt;foreign-keys&gt;&lt;key app="EN" db-id="e2rp9xwroepdswefz5952aree50sv29ff9rv" timestamp="1653032745"&gt;46&lt;/key&gt;&lt;/foreign-keys&gt;&lt;ref-type name="Journal Article"&gt;17&lt;/ref-type&gt;&lt;contributors&gt;&lt;authors&gt;&lt;author&gt;Jeon, Seong Gak&lt;/author&gt;&lt;author&gt;Cha, Moon-Yong&lt;/author&gt;&lt;author&gt;Kim, Jin-il&lt;/author&gt;&lt;author&gt;Hwang, Tae Woong&lt;/author&gt;&lt;author&gt;Kim, Kyoung Ah&lt;/author&gt;&lt;author&gt;Kim, Tae Hyoung&lt;/author&gt;&lt;author&gt;Song, Ki Chang&lt;/author&gt;&lt;author&gt;Kim, Jwa-Jin&lt;/author&gt;&lt;author&gt;Moon, Minho&lt;/author&gt;&lt;/authors&gt;&lt;/contributors&gt;&lt;titles&gt;&lt;title&gt;Vitamin D-binding protein-loaded PLGA nanoparticles suppress Alzheimer&amp;apos;s disease-related pathology in 5XFAD mice&lt;/title&gt;&lt;secondary-title&gt;Nanomedicine: Nanotechnology, Biology and Medicine&lt;/secondary-title&gt;&lt;/titles&gt;&lt;periodical&gt;&lt;full-title&gt;Nanomedicine: Nanotechnology, Biology and Medicine&lt;/full-title&gt;&lt;/periodical&gt;&lt;pages&gt;297-307&lt;/pages&gt;&lt;volume&gt;17&lt;/volume&gt;&lt;dates&gt;&lt;year&gt;2019&lt;/year&gt;&lt;/dates&gt;&lt;isbn&gt;1549-9634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Bishnoi et al. 2015; Jeon et al. 2019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</w:tc>
      </w:tr>
      <w:tr w:rsidR="002A013A" w:rsidRPr="006A0ACB" w14:paraId="3961D946" w14:textId="77777777" w:rsidTr="002A013A">
        <w:trPr>
          <w:trHeight w:val="14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1" w:type="dxa"/>
            <w:noWrap/>
            <w:hideMark/>
          </w:tcPr>
          <w:p w14:paraId="78E3E7D3" w14:textId="77777777" w:rsidR="002A013A" w:rsidRPr="00A35B00" w:rsidRDefault="002A013A" w:rsidP="002A013A">
            <w:pPr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>Serotransferrin (</w:t>
            </w:r>
            <w:r w:rsidRPr="00A35B00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TF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7197" w:type="dxa"/>
            <w:hideMark/>
          </w:tcPr>
          <w:p w14:paraId="58536CA3" w14:textId="77777777" w:rsidR="002A013A" w:rsidRDefault="002A013A" w:rsidP="002A013A">
            <w:pPr>
              <w:pStyle w:val="ListParagraph"/>
              <w:numPr>
                <w:ilvl w:val="0"/>
                <w:numId w:val="1"/>
              </w:numPr>
              <w:ind w:left="72" w:hanging="177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>he dysfunction of</w:t>
            </w:r>
            <w:r w:rsidRPr="00A35B00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protein </w:t>
            </w:r>
            <w:r w:rsidRPr="00A35B00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TF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 will lead to iron overload in the brain which might cause neurodegeneration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Ficiarà&lt;/Author&gt;&lt;Year&gt;2021&lt;/Year&gt;&lt;RecNum&gt;47&lt;/RecNum&gt;&lt;DisplayText&gt;(Ficiarà et al. 2021)&lt;/DisplayText&gt;&lt;record&gt;&lt;rec-number&gt;47&lt;/rec-number&gt;&lt;foreign-keys&gt;&lt;key app="EN" db-id="e2rp9xwroepdswefz5952aree50sv29ff9rv" timestamp="1653032745"&gt;47&lt;/key&gt;&lt;/foreign-keys&gt;&lt;ref-type name="Journal Article"&gt;17&lt;/ref-type&gt;&lt;contributors&gt;&lt;authors&gt;&lt;author&gt;Ficiarà, Eleonora&lt;/author&gt;&lt;author&gt;Munir, Zunaira&lt;/author&gt;&lt;author&gt;Boschi, Silvia&lt;/author&gt;&lt;author&gt;Caligiuri, Maria Eugenia&lt;/author&gt;&lt;author&gt;Guiot, Caterina&lt;/author&gt;&lt;/authors&gt;&lt;/contributors&gt;&lt;titles&gt;&lt;title&gt;Alteration of Iron Concentration in Alzheimer’s Disease as a Possible Diagnostic Biomarker Unveiling Ferroptosis&lt;/title&gt;&lt;secondary-title&gt;International Journal of Molecular Sciences&lt;/secondary-title&gt;&lt;/titles&gt;&lt;periodical&gt;&lt;full-title&gt;International journal of molecular sciences&lt;/full-title&gt;&lt;/periodical&gt;&lt;pages&gt;4479&lt;/pages&gt;&lt;volume&gt;22&lt;/volume&gt;&lt;number&gt;9&lt;/number&gt;&lt;dates&gt;&lt;year&gt;2021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Ficiarà et al. 202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  <w:p w14:paraId="137B9437" w14:textId="77777777" w:rsidR="002A013A" w:rsidRDefault="002A013A" w:rsidP="002A013A">
            <w:pPr>
              <w:pStyle w:val="ListParagraph"/>
              <w:numPr>
                <w:ilvl w:val="0"/>
                <w:numId w:val="1"/>
              </w:numPr>
              <w:ind w:left="72" w:hanging="177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The decline in the level of </w:t>
            </w:r>
            <w:r w:rsidRPr="00A35B00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TF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 caused the propagation of Aβ-toxicity in the brain, subsequently deteriorating AD progression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Ashraf&lt;/Author&gt;&lt;Year&gt;2020&lt;/Year&gt;&lt;RecNum&gt;48&lt;/RecNum&gt;&lt;DisplayText&gt;(Ashraf et al. 2020; Guan et al. 2020)&lt;/DisplayText&gt;&lt;record&gt;&lt;rec-number&gt;48&lt;/rec-number&gt;&lt;foreign-keys&gt;&lt;key app="EN" db-id="e2rp9xwroepdswefz5952aree50sv29ff9rv" timestamp="1653032745"&gt;48&lt;/key&gt;&lt;/foreign-keys&gt;&lt;ref-type name="Journal Article"&gt;17&lt;/ref-type&gt;&lt;contributors&gt;&lt;authors&gt;&lt;author&gt;Ashraf, Azhaar&lt;/author&gt;&lt;author&gt;Ashton, Nicholas J&lt;/author&gt;&lt;author&gt;Chatterjee, Pratishtha&lt;/author&gt;&lt;author&gt;Goozee, Kathryn&lt;/author&gt;&lt;author&gt;Shen, Kaikai&lt;/author&gt;&lt;author&gt;Fripp, Jurgen&lt;/author&gt;&lt;author&gt;Ames, David&lt;/author&gt;&lt;author&gt;Rowe, Christopher&lt;/author&gt;&lt;author&gt;Masters, Colin L&lt;/author&gt;&lt;author&gt;Villemagne, Victor&lt;/author&gt;&lt;/authors&gt;&lt;/contributors&gt;&lt;titles&gt;&lt;title&gt;Plasma transferrin and hemopexin are associated with altered Aβ uptake and cognitive decline in Alzheimer’s disease pathology&lt;/title&gt;&lt;secondary-title&gt;Alzheimer&amp;apos;s research &amp;amp; therapy&lt;/secondary-title&gt;&lt;/titles&gt;&lt;periodical&gt;&lt;full-title&gt;Alzheimer&amp;apos;s research &amp;amp; therapy&lt;/full-title&gt;&lt;/periodical&gt;&lt;pages&gt;1-13&lt;/pages&gt;&lt;volume&gt;12&lt;/volume&gt;&lt;number&gt;1&lt;/number&gt;&lt;dates&gt;&lt;year&gt;2020&lt;/year&gt;&lt;/dates&gt;&lt;isbn&gt;1758-9193&lt;/isbn&gt;&lt;urls&gt;&lt;/urls&gt;&lt;/record&gt;&lt;/Cite&gt;&lt;Cite&gt;&lt;Author&gt;Guan&lt;/Author&gt;&lt;Year&gt;2020&lt;/Year&gt;&lt;RecNum&gt;49&lt;/RecNum&gt;&lt;record&gt;&lt;rec-number&gt;49&lt;/rec-number&gt;&lt;foreign-keys&gt;&lt;key app="EN" db-id="e2rp9xwroepdswefz5952aree50sv29ff9rv" timestamp="1653032745"&gt;49&lt;/key&gt;&lt;/foreign-keys&gt;&lt;ref-type name="Journal Article"&gt;17&lt;/ref-type&gt;&lt;contributors&gt;&lt;authors&gt;&lt;author&gt;Guan, Jingjing&lt;/author&gt;&lt;author&gt;Wang, Peng&lt;/author&gt;&lt;author&gt;Lu, Liping&lt;/author&gt;&lt;author&gt;Zhao, Guanan&lt;/author&gt;&lt;/authors&gt;&lt;/contributors&gt;&lt;titles&gt;&lt;title&gt;Association of plasma transferrin with cognitive decline in patients with mild cognitive impairment and Alzheimer’s disease&lt;/title&gt;&lt;secondary-title&gt;Frontiers in aging neuroscience&lt;/secondary-title&gt;&lt;/titles&gt;&lt;periodical&gt;&lt;full-title&gt;Frontiers in Aging Neuroscience&lt;/full-title&gt;&lt;/periodical&gt;&lt;pages&gt;38&lt;/pages&gt;&lt;volume&gt;12&lt;/volume&gt;&lt;dates&gt;&lt;year&gt;2020&lt;/year&gt;&lt;/dates&gt;&lt;isbn&gt;1663-4365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Ashraf et al. 2020; Guan et al. 202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14:paraId="4D470A45" w14:textId="06F1C425" w:rsidR="002A013A" w:rsidRPr="00A35B00" w:rsidRDefault="002A013A" w:rsidP="002A013A">
            <w:pPr>
              <w:pStyle w:val="ListParagraph"/>
              <w:numPr>
                <w:ilvl w:val="0"/>
                <w:numId w:val="1"/>
              </w:numPr>
              <w:ind w:left="72" w:hanging="177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35B00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TF 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was evidenced to associate with the elevation of AD risk among the Chinese population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Zhang&lt;/Author&gt;&lt;Year&gt;2003&lt;/Year&gt;&lt;RecNum&gt;50&lt;/RecNum&gt;&lt;DisplayText&gt;(Zhang et al. 2003)&lt;/DisplayText&gt;&lt;record&gt;&lt;rec-number&gt;50&lt;/rec-number&gt;&lt;foreign-keys&gt;&lt;key app="EN" db-id="e2rp9xwroepdswefz5952aree50sv29ff9rv" timestamp="1653032745"&gt;50&lt;/key&gt;&lt;/foreign-keys&gt;&lt;ref-type name="Journal Article"&gt;17&lt;/ref-type&gt;&lt;contributors&gt;&lt;authors&gt;&lt;author&gt;Zhang, Peng&lt;/author&gt;&lt;author&gt;Yang, Ze&lt;/author&gt;&lt;author&gt;Zhang, Chuanfang&lt;/author&gt;&lt;author&gt;Lu, Zeping&lt;/author&gt;&lt;author&gt;Shi, Xiaohong&lt;/author&gt;&lt;author&gt;Zheng, Weidong&lt;/author&gt;&lt;author&gt;Wan, Chunling&lt;/author&gt;&lt;author&gt;Zhang, Duanyang&lt;/author&gt;&lt;author&gt;Zheng, Chenguang&lt;/author&gt;&lt;author&gt;Li, Shu&lt;/author&gt;&lt;/authors&gt;&lt;/contributors&gt;&lt;titles&gt;&lt;title&gt;Association study between late-onset Alzheimer&amp;apos;s disease and the transferrin gene polymorphisms in Chinese&lt;/title&gt;&lt;secondary-title&gt;Neuroscience letters&lt;/secondary-title&gt;&lt;/titles&gt;&lt;periodical&gt;&lt;full-title&gt;Neuroscience letters&lt;/full-title&gt;&lt;/periodical&gt;&lt;pages&gt;209-211&lt;/pages&gt;&lt;volume&gt;349&lt;/volume&gt;&lt;number&gt;3&lt;/number&gt;&lt;dates&gt;&lt;year&gt;2003&lt;/year&gt;&lt;/dates&gt;&lt;isbn&gt;0304-3940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Zhang et al. 2003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 which was again confirmed in our findings.</w:t>
            </w:r>
          </w:p>
        </w:tc>
      </w:tr>
      <w:tr w:rsidR="002A013A" w:rsidRPr="006A0ACB" w14:paraId="197A1836" w14:textId="77777777" w:rsidTr="00527D1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1" w:type="dxa"/>
            <w:noWrap/>
            <w:hideMark/>
          </w:tcPr>
          <w:p w14:paraId="79D934F5" w14:textId="77777777" w:rsidR="002A013A" w:rsidRPr="00A35B00" w:rsidRDefault="002A013A" w:rsidP="002A013A">
            <w:pPr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>Lactotransferrin (</w:t>
            </w:r>
            <w:r w:rsidRPr="00A35B00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LTF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) </w:t>
            </w:r>
          </w:p>
        </w:tc>
        <w:tc>
          <w:tcPr>
            <w:tcW w:w="7197" w:type="dxa"/>
            <w:noWrap/>
            <w:hideMark/>
          </w:tcPr>
          <w:p w14:paraId="55C7794E" w14:textId="77777777" w:rsidR="002A013A" w:rsidRDefault="002A013A" w:rsidP="002A013A">
            <w:pPr>
              <w:pStyle w:val="ListParagraph"/>
              <w:numPr>
                <w:ilvl w:val="0"/>
                <w:numId w:val="1"/>
              </w:numPr>
              <w:ind w:left="72" w:hanging="177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>odulate amyloid precursor protein (</w:t>
            </w:r>
            <w:r w:rsidRPr="00A35B00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APP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) in AD pathogenesis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satsanis&lt;/Author&gt;&lt;Year&gt;2021&lt;/Year&gt;&lt;RecNum&gt;51&lt;/RecNum&gt;&lt;DisplayText&gt;(Tsatsanis et al. 2021)&lt;/DisplayText&gt;&lt;record&gt;&lt;rec-number&gt;51&lt;/rec-number&gt;&lt;foreign-keys&gt;&lt;key app="EN" db-id="e2rp9xwroepdswefz5952aree50sv29ff9rv" timestamp="1653032745"&gt;51&lt;/key&gt;&lt;/foreign-keys&gt;&lt;ref-type name="Journal Article"&gt;17&lt;/ref-type&gt;&lt;contributors&gt;&lt;authors&gt;&lt;author&gt;Tsatsanis, Andrew&lt;/author&gt;&lt;author&gt;McCorkindale, Andrew N&lt;/author&gt;&lt;author&gt;Wong, Bruce X&lt;/author&gt;&lt;author&gt;Patrick, Ellis&lt;/author&gt;&lt;author&gt;Ryan, Tim M&lt;/author&gt;&lt;author&gt;Evans, Robert W&lt;/author&gt;&lt;author&gt;Bush, Ashley I&lt;/author&gt;&lt;author&gt;Sutherland, Greg T&lt;/author&gt;&lt;author&gt;Sivaprasadarao, Asipu&lt;/author&gt;&lt;author&gt;Guennewig, Boris&lt;/author&gt;&lt;/authors&gt;&lt;/contributors&gt;&lt;titles&gt;&lt;title&gt;The acute phase protein lactoferrin is a key feature of Alzheimer’s disease and predictor of Aβ burden through induction of APP amyloidogenic processing&lt;/title&gt;&lt;secondary-title&gt;Molecular Psychiatry&lt;/secondary-title&gt;&lt;/titles&gt;&lt;periodical&gt;&lt;full-title&gt;Molecular Psychiatry&lt;/full-title&gt;&lt;/periodical&gt;&lt;pages&gt;1-16&lt;/pages&gt;&lt;dates&gt;&lt;year&gt;2021&lt;/year&gt;&lt;/dates&gt;&lt;isbn&gt;1476-5578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Tsatsanis et al. 202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202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  <w:p w14:paraId="2F6A3B85" w14:textId="608596A0" w:rsidR="002A013A" w:rsidRPr="00A35B00" w:rsidRDefault="002A013A" w:rsidP="002A013A">
            <w:pPr>
              <w:pStyle w:val="ListParagraph"/>
              <w:numPr>
                <w:ilvl w:val="0"/>
                <w:numId w:val="1"/>
              </w:numPr>
              <w:ind w:left="72" w:hanging="177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he presence of </w:t>
            </w:r>
            <w:r w:rsidRPr="00A35B00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LTF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 in the AD brain might be a counter-regulatory defence mechanism in which the elevation of </w:t>
            </w:r>
            <w:r w:rsidRPr="00A35B00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LTF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 level may alleviate cognitive dysfunction and AD development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ZXJtZWpv4oCQUGFyZWphPC9BdXRob3I+PFllYXI+MjAy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ZXJtZWpv4oCQUGFyZWphPC9BdXRob3I+PFllYXI+MjAy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 w:hint="eastAsia"/>
                <w:noProof/>
                <w:sz w:val="20"/>
                <w:szCs w:val="20"/>
              </w:rPr>
              <w:t>(Bermejo</w:t>
            </w:r>
            <w:r>
              <w:rPr>
                <w:rFonts w:ascii="Times New Roman" w:hAnsi="Times New Roman" w:cs="Times New Roman" w:hint="eastAsia"/>
                <w:noProof/>
                <w:sz w:val="20"/>
                <w:szCs w:val="20"/>
              </w:rPr>
              <w:t>‐</w:t>
            </w:r>
            <w:r>
              <w:rPr>
                <w:rFonts w:ascii="Times New Roman" w:hAnsi="Times New Roman" w:cs="Times New Roman" w:hint="eastAsia"/>
                <w:noProof/>
                <w:sz w:val="20"/>
                <w:szCs w:val="20"/>
              </w:rPr>
              <w:t>Pareja et al. 2020; Mohamed et al. 2019; Reseco et al. 202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</w:tc>
      </w:tr>
      <w:tr w:rsidR="002A013A" w:rsidRPr="006A0ACB" w14:paraId="0C3874AE" w14:textId="77777777" w:rsidTr="002A013A">
        <w:trPr>
          <w:trHeight w:val="11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1" w:type="dxa"/>
            <w:noWrap/>
            <w:hideMark/>
          </w:tcPr>
          <w:p w14:paraId="7BFFA09D" w14:textId="77777777" w:rsidR="002A013A" w:rsidRPr="00A35B00" w:rsidRDefault="002A013A" w:rsidP="002A013A">
            <w:pPr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>Alpha-2-HS-glycoprotein (</w:t>
            </w:r>
            <w:r w:rsidRPr="00A35B00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AHSG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7197" w:type="dxa"/>
            <w:hideMark/>
          </w:tcPr>
          <w:p w14:paraId="453417FC" w14:textId="77777777" w:rsidR="002A013A" w:rsidRPr="00A35B00" w:rsidRDefault="002A013A" w:rsidP="002A013A">
            <w:pPr>
              <w:pStyle w:val="ListParagraph"/>
              <w:numPr>
                <w:ilvl w:val="0"/>
                <w:numId w:val="1"/>
              </w:numPr>
              <w:ind w:left="72" w:hanging="177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 serum biomarker of AD which serves as an anti-inflammatory protein that is suppressed by pro-inflammatory protein TNF-α, IL-1, and IL-6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Geroldi&lt;/Author&gt;&lt;Year&gt;2005&lt;/Year&gt;&lt;RecNum&gt;55&lt;/RecNum&gt;&lt;DisplayText&gt;(Geroldi et al. 2005; Smith et al. 2011)&lt;/DisplayText&gt;&lt;record&gt;&lt;rec-number&gt;55&lt;/rec-number&gt;&lt;foreign-keys&gt;&lt;key app="EN" db-id="e2rp9xwroepdswefz5952aree50sv29ff9rv" timestamp="1653032745"&gt;55&lt;/key&gt;&lt;/foreign-keys&gt;&lt;ref-type name="Journal Article"&gt;17&lt;/ref-type&gt;&lt;contributors&gt;&lt;authors&gt;&lt;author&gt;Geroldi, Diego&lt;/author&gt;&lt;author&gt;Minoretti, Piercarlo&lt;/author&gt;&lt;author&gt;Bianchi, Marika&lt;/author&gt;&lt;author&gt;Di Vito, Clara&lt;/author&gt;&lt;author&gt;Reino, Marta&lt;/author&gt;&lt;author&gt;Bertona, Marco&lt;/author&gt;&lt;author&gt;Emanuele, Enzo&lt;/author&gt;&lt;/authors&gt;&lt;/contributors&gt;&lt;titles&gt;&lt;title&gt;Genetic association of alpha2-Heremans–Schmid glycoprotein polymorphism with late-onset Alzheimer&amp;apos;s disease in Italians&lt;/title&gt;&lt;secondary-title&gt;Neuroscience letters&lt;/secondary-title&gt;&lt;/titles&gt;&lt;periodical&gt;&lt;full-title&gt;Neuroscience letters&lt;/full-title&gt;&lt;/periodical&gt;&lt;pages&gt;176-178&lt;/pages&gt;&lt;volume&gt;386&lt;/volume&gt;&lt;number&gt;3&lt;/number&gt;&lt;dates&gt;&lt;year&gt;2005&lt;/year&gt;&lt;/dates&gt;&lt;isbn&gt;0304-3940&lt;/isbn&gt;&lt;urls&gt;&lt;/urls&gt;&lt;/record&gt;&lt;/Cite&gt;&lt;Cite&gt;&lt;Author&gt;Smith&lt;/Author&gt;&lt;Year&gt;2011&lt;/Year&gt;&lt;RecNum&gt;56&lt;/RecNum&gt;&lt;record&gt;&lt;rec-number&gt;56&lt;/rec-number&gt;&lt;foreign-keys&gt;&lt;key app="EN" db-id="e2rp9xwroepdswefz5952aree50sv29ff9rv" timestamp="1653032745"&gt;56&lt;/key&gt;&lt;/foreign-keys&gt;&lt;ref-type name="Journal Article"&gt;17&lt;/ref-type&gt;&lt;contributors&gt;&lt;authors&gt;&lt;author&gt;Smith, Edward R&lt;/author&gt;&lt;author&gt;Nilforooshan, Ramin&lt;/author&gt;&lt;author&gt;Weaving, Gary&lt;/author&gt;&lt;author&gt;Tabet, Naji&lt;/author&gt;&lt;/authors&gt;&lt;/contributors&gt;&lt;titles&gt;&lt;title&gt;Plasma fetuin-A is associated with the severity of cognitive impairment in mild-to-moderate Alzheimer&amp;apos;s disease&lt;/title&gt;&lt;secondary-title&gt;Journal of Alzheimer&amp;apos;s Disease&lt;/secondary-title&gt;&lt;/titles&gt;&lt;periodical&gt;&lt;full-title&gt;Journal of Alzheimer&amp;apos;s Disease&lt;/full-title&gt;&lt;/periodical&gt;&lt;pages&gt;327-333&lt;/pages&gt;&lt;volume&gt;24&lt;/volume&gt;&lt;number&gt;2&lt;/number&gt;&lt;dates&gt;&lt;year&gt;2011&lt;/year&gt;&lt;/dates&gt;&lt;isbn&gt;1387-2877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Geroldi et al. 2005; Smith et al. 201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14:paraId="20D0FAF6" w14:textId="7A88EF17" w:rsidR="002A013A" w:rsidRPr="00A35B00" w:rsidRDefault="002A013A" w:rsidP="002A013A">
            <w:pPr>
              <w:pStyle w:val="ListParagraph"/>
              <w:numPr>
                <w:ilvl w:val="0"/>
                <w:numId w:val="1"/>
              </w:numPr>
              <w:ind w:left="72" w:hanging="177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>he decrease in AHSG level in the brain was associated with cognitive failure in AD patient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bWl0aDwvQXV0aG9yPjxZZWFyPjIwMTE8L1llYXI+PFJl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bWl0aDwvQXV0aG9yPjxZZWFyPjIwMTE8L1llYXI+PFJl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Shi et al. 2019a; Shi et al. 2019b; Smith et al. 201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</w:tc>
      </w:tr>
      <w:tr w:rsidR="002A013A" w:rsidRPr="006A0ACB" w14:paraId="7AAD02BB" w14:textId="77777777" w:rsidTr="00527D1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1" w:type="dxa"/>
            <w:noWrap/>
          </w:tcPr>
          <w:p w14:paraId="6CE0EB5C" w14:textId="77777777" w:rsidR="002A013A" w:rsidRPr="00A35B00" w:rsidRDefault="002A013A" w:rsidP="002A013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>Coagulation factor IX (</w:t>
            </w:r>
            <w:r w:rsidRPr="00A35B00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F9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) </w:t>
            </w:r>
          </w:p>
        </w:tc>
        <w:tc>
          <w:tcPr>
            <w:tcW w:w="7197" w:type="dxa"/>
          </w:tcPr>
          <w:p w14:paraId="01825F51" w14:textId="77777777" w:rsidR="002A013A" w:rsidRDefault="002A013A" w:rsidP="002A013A">
            <w:pPr>
              <w:pStyle w:val="ListParagraph"/>
              <w:numPr>
                <w:ilvl w:val="0"/>
                <w:numId w:val="2"/>
              </w:numPr>
              <w:ind w:left="75" w:hanging="18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he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increase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 in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the 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level of </w:t>
            </w:r>
            <w:r w:rsidRPr="00A35B00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F9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 will be followed by cognitive decline in the AD brain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egic&lt;/Author&gt;&lt;Year&gt;2020&lt;/Year&gt;&lt;RecNum&gt;65&lt;/RecNum&gt;&lt;DisplayText&gt;(Begic et al. 2020)&lt;/DisplayText&gt;&lt;record&gt;&lt;rec-number&gt;65&lt;/rec-number&gt;&lt;foreign-keys&gt;&lt;key app="EN" db-id="e2rp9xwroepdswefz5952aree50sv29ff9rv" timestamp="1653032745"&gt;65&lt;/key&gt;&lt;/foreign-keys&gt;&lt;ref-type name="Journal Article"&gt;17&lt;/ref-type&gt;&lt;contributors&gt;&lt;authors&gt;&lt;author&gt;Begic, Edin&lt;/author&gt;&lt;author&gt;Hadzidedic, Suncica&lt;/author&gt;&lt;author&gt;Obradovic, Slobodan&lt;/author&gt;&lt;author&gt;Begic, Zijo&lt;/author&gt;&lt;author&gt;Causevic, Mirsada&lt;/author&gt;&lt;/authors&gt;&lt;/contributors&gt;&lt;titles&gt;&lt;title&gt;Increased Levels of Coagulation Factor XI in Plasma Are Related to Alzheimer’s Disease Diagnosis&lt;/title&gt;&lt;secondary-title&gt;Journal of Alzheimer&amp;apos;s Disease&lt;/secondary-title&gt;&lt;/titles&gt;&lt;periodical&gt;&lt;full-title&gt;Journal of Alzheimer&amp;apos;s Disease&lt;/full-title&gt;&lt;/periodical&gt;&lt;pages&gt;1-12&lt;/pages&gt;&lt;number&gt;Preprint&lt;/number&gt;&lt;dates&gt;&lt;year&gt;2020&lt;/year&gt;&lt;/dates&gt;&lt;isbn&gt;1387-2877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Begic et al. 202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  <w:p w14:paraId="497A7A27" w14:textId="018F5436" w:rsidR="002A013A" w:rsidRDefault="002A013A" w:rsidP="002A013A">
            <w:pPr>
              <w:pStyle w:val="ListParagraph"/>
              <w:numPr>
                <w:ilvl w:val="0"/>
                <w:numId w:val="1"/>
              </w:numPr>
              <w:ind w:left="72" w:hanging="177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I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>nvolves in the coagulation pathway that modulates the immune-inflammatory response in a series of cascade processes, which subsequently affects the development of neurodegeneration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EZSBMdWNhPC9BdXRob3I+PFllYXI+MjAxNzwvWWVhcj48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EZSBMdWNhPC9BdXRob3I+PFllYXI+MjAxNzwvWWVhcj48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De Luca et al. 2017; Festoff &amp; Citron 2019; Suidan et al. 2018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</w:tr>
      <w:tr w:rsidR="002A013A" w:rsidRPr="006A0ACB" w14:paraId="13097EF4" w14:textId="77777777" w:rsidTr="00527D1B">
        <w:trPr>
          <w:trHeight w:val="11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1" w:type="dxa"/>
            <w:noWrap/>
          </w:tcPr>
          <w:p w14:paraId="5A4EB498" w14:textId="77777777" w:rsidR="002A013A" w:rsidRPr="00A35B00" w:rsidRDefault="002A013A" w:rsidP="002A013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4039D">
              <w:rPr>
                <w:rFonts w:ascii="Times New Roman" w:hAnsi="Times New Roman" w:cs="Times New Roman"/>
                <w:sz w:val="20"/>
                <w:szCs w:val="20"/>
              </w:rPr>
              <w:t>Selenoprotein P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SELENOP)</w:t>
            </w:r>
          </w:p>
        </w:tc>
        <w:tc>
          <w:tcPr>
            <w:tcW w:w="7197" w:type="dxa"/>
          </w:tcPr>
          <w:p w14:paraId="3E334A0E" w14:textId="77777777" w:rsidR="002A013A" w:rsidRDefault="002A013A" w:rsidP="002A013A">
            <w:pPr>
              <w:pStyle w:val="ListParagraph"/>
              <w:numPr>
                <w:ilvl w:val="0"/>
                <w:numId w:val="2"/>
              </w:numPr>
              <w:ind w:left="75" w:hanging="18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</w:t>
            </w:r>
            <w:r w:rsidRPr="0044039D">
              <w:rPr>
                <w:rFonts w:ascii="Times New Roman" w:hAnsi="Times New Roman" w:cs="Times New Roman"/>
                <w:sz w:val="20"/>
                <w:szCs w:val="20"/>
              </w:rPr>
              <w:t xml:space="preserve"> multifunctional protein that is essentially important to the human brain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olovyev&lt;/Author&gt;&lt;Year&gt;2020&lt;/Year&gt;&lt;RecNum&gt;70&lt;/RecNum&gt;&lt;DisplayText&gt;(Solovyev 2020; Zhang &amp;amp; Song 2021)&lt;/DisplayText&gt;&lt;record&gt;&lt;rec-number&gt;70&lt;/rec-number&gt;&lt;foreign-keys&gt;&lt;key app="EN" db-id="9aa52d9tlpxx5tezp5gvstw4fwzdrvzfwt29" timestamp="1642385659"&gt;70&lt;/key&gt;&lt;/foreign-keys&gt;&lt;ref-type name="Journal Article"&gt;17&lt;/ref-type&gt;&lt;contributors&gt;&lt;authors&gt;&lt;author&gt;Solovyev, Nikolay&lt;/author&gt;&lt;/authors&gt;&lt;/contributors&gt;&lt;titles&gt;&lt;title&gt;Selenoprotein P and its potential role in Alzheimer’s disease&lt;/title&gt;&lt;secondary-title&gt;Hormones&lt;/secondary-title&gt;&lt;/titles&gt;&lt;periodical&gt;&lt;full-title&gt;Hormones&lt;/full-title&gt;&lt;/periodical&gt;&lt;pages&gt;73-79&lt;/pages&gt;&lt;volume&gt;19&lt;/volume&gt;&lt;number&gt;1&lt;/number&gt;&lt;dates&gt;&lt;year&gt;2020&lt;/year&gt;&lt;/dates&gt;&lt;isbn&gt;2520-8721&lt;/isbn&gt;&lt;urls&gt;&lt;/urls&gt;&lt;/record&gt;&lt;/Cite&gt;&lt;Cite&gt;&lt;Author&gt;Zhang&lt;/Author&gt;&lt;Year&gt;2021&lt;/Year&gt;&lt;RecNum&gt;71&lt;/RecNum&gt;&lt;record&gt;&lt;rec-number&gt;71&lt;/rec-number&gt;&lt;foreign-keys&gt;&lt;key app="EN" db-id="9aa52d9tlpxx5tezp5gvstw4fwzdrvzfwt29" timestamp="1642385685"&gt;71&lt;/key&gt;&lt;/foreign-keys&gt;&lt;ref-type name="Journal Article"&gt;17&lt;/ref-type&gt;&lt;contributors&gt;&lt;authors&gt;&lt;author&gt;Zhang, Zhong-Hao&lt;/author&gt;&lt;author&gt;Song, Guo-Li&lt;/author&gt;&lt;/authors&gt;&lt;/contributors&gt;&lt;titles&gt;&lt;title&gt;Roles of selenoproteins in brain function and the potential mechanism of selenium in alzheimer’s disease&lt;/title&gt;&lt;secondary-title&gt;Frontiers in Neuroscience&lt;/secondary-title&gt;&lt;/titles&gt;&lt;periodical&gt;&lt;full-title&gt;Frontiers in neuroscience&lt;/full-title&gt;&lt;/periodical&gt;&lt;pages&gt;215&lt;/pages&gt;&lt;volume&gt;15&lt;/volume&gt;&lt;dates&gt;&lt;year&gt;2021&lt;/year&gt;&lt;/dates&gt;&lt;isbn&gt;1662-453X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Solovyev 2020; Zhang &amp; Song 202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  <w:p w14:paraId="14476C11" w14:textId="50ACCAE2" w:rsidR="002A013A" w:rsidRDefault="002A013A" w:rsidP="002A013A">
            <w:pPr>
              <w:pStyle w:val="ListParagraph"/>
              <w:numPr>
                <w:ilvl w:val="0"/>
                <w:numId w:val="1"/>
              </w:numPr>
              <w:ind w:left="72" w:hanging="177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I</w:t>
            </w:r>
            <w:r w:rsidRPr="0044039D">
              <w:rPr>
                <w:rFonts w:ascii="Times New Roman" w:hAnsi="Times New Roman" w:cs="Times New Roman"/>
                <w:sz w:val="20"/>
                <w:szCs w:val="20"/>
              </w:rPr>
              <w:t xml:space="preserve">nhibiting factor on Aβ and tau aggregation, suggesting the role of SELENOP in regulating AD development inversely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EdTwvQXV0aG9yPjxZZWFyPjIwMTQ8L1llYXI+PFJlY051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EdTwvQXV0aG9yPjxZZWFyPjIwMTQ8L1llYXI+PFJlY051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Du et al. 2014a; Du et al. 2014b; Rueli et al. 2017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.  </w:t>
            </w:r>
          </w:p>
        </w:tc>
      </w:tr>
      <w:tr w:rsidR="002A013A" w:rsidRPr="006A0ACB" w14:paraId="0FDA5726" w14:textId="77777777" w:rsidTr="00527D1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1" w:type="dxa"/>
            <w:noWrap/>
          </w:tcPr>
          <w:p w14:paraId="6E5801A6" w14:textId="77777777" w:rsidR="002A013A" w:rsidRPr="00A35B00" w:rsidRDefault="002A013A" w:rsidP="002A013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4039D">
              <w:rPr>
                <w:rFonts w:ascii="Times New Roman" w:hAnsi="Times New Roman" w:cs="Times New Roman"/>
                <w:sz w:val="20"/>
                <w:szCs w:val="20"/>
              </w:rPr>
              <w:t>Retinol binding protein 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RBP4)</w:t>
            </w:r>
          </w:p>
        </w:tc>
        <w:tc>
          <w:tcPr>
            <w:tcW w:w="7197" w:type="dxa"/>
          </w:tcPr>
          <w:p w14:paraId="0BB2469C" w14:textId="77777777" w:rsidR="002A013A" w:rsidRDefault="002A013A" w:rsidP="002A013A">
            <w:pPr>
              <w:pStyle w:val="ListParagraph"/>
              <w:numPr>
                <w:ilvl w:val="0"/>
                <w:numId w:val="2"/>
              </w:numPr>
              <w:ind w:left="75" w:hanging="18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r w:rsidRPr="0044039D">
              <w:rPr>
                <w:rFonts w:ascii="Times New Roman" w:hAnsi="Times New Roman" w:cs="Times New Roman"/>
                <w:sz w:val="20"/>
                <w:szCs w:val="20"/>
              </w:rPr>
              <w:t xml:space="preserve">reviously proposed as the target of therapeutic treatment for Late-onset AD (LOAD)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Goodman&lt;/Author&gt;&lt;Year&gt;2006&lt;/Year&gt;&lt;RecNum&gt;60&lt;/RecNum&gt;&lt;DisplayText&gt;(Goodman 2006)&lt;/DisplayText&gt;&lt;record&gt;&lt;rec-number&gt;60&lt;/rec-number&gt;&lt;foreign-keys&gt;&lt;key app="EN" db-id="9aa52d9tlpxx5tezp5gvstw4fwzdrvzfwt29" timestamp="1642145273"&gt;60&lt;/key&gt;&lt;/foreign-keys&gt;&lt;ref-type name="Journal Article"&gt;17&lt;/ref-type&gt;&lt;contributors&gt;&lt;authors&gt;&lt;author&gt;Goodman, Ann B&lt;/author&gt;&lt;/authors&gt;&lt;/contributors&gt;&lt;titles&gt;&lt;title&gt;Retinoid receptors, transporters, and metabolizers as therapeutic targets in late onset Alzheimer disease&lt;/title&gt;&lt;secondary-title&gt;Journal of cellular physiology&lt;/secondary-title&gt;&lt;/titles&gt;&lt;periodical&gt;&lt;full-title&gt;Journal of cellular physiology&lt;/full-title&gt;&lt;/periodical&gt;&lt;pages&gt;598-603&lt;/pages&gt;&lt;volume&gt;209&lt;/volume&gt;&lt;number&gt;3&lt;/number&gt;&lt;dates&gt;&lt;year&gt;2006&lt;/year&gt;&lt;/dates&gt;&lt;isbn&gt;0021-9541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Goodman 200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14:paraId="6DB9E6DB" w14:textId="514B910F" w:rsidR="002A013A" w:rsidRDefault="002A013A" w:rsidP="002A013A">
            <w:pPr>
              <w:pStyle w:val="ListParagraph"/>
              <w:numPr>
                <w:ilvl w:val="0"/>
                <w:numId w:val="1"/>
              </w:numPr>
              <w:ind w:left="72" w:hanging="177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</w:t>
            </w:r>
            <w:r w:rsidRPr="0044039D">
              <w:rPr>
                <w:rFonts w:ascii="Times New Roman" w:hAnsi="Times New Roman" w:cs="Times New Roman"/>
                <w:sz w:val="20"/>
                <w:szCs w:val="20"/>
              </w:rPr>
              <w:t xml:space="preserve">ssociated with type-II diabetes and obesity, which are among the validated risk factors for AD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Plucińska&lt;/Author&gt;&lt;Year&gt;2016&lt;/Year&gt;&lt;RecNum&gt;62&lt;/RecNum&gt;&lt;DisplayText&gt;(Plucińska et al. 2016)&lt;/DisplayText&gt;&lt;record&gt;&lt;rec-number&gt;62&lt;/rec-number&gt;&lt;foreign-keys&gt;&lt;key app="EN" db-id="9aa52d9tlpxx5tezp5gvstw4fwzdrvzfwt29" timestamp="1642145683"&gt;62&lt;/key&gt;&lt;/foreign-keys&gt;&lt;ref-type name="Journal Article"&gt;17&lt;/ref-type&gt;&lt;contributors&gt;&lt;authors&gt;&lt;author&gt;Plucińska, Kaja&lt;/author&gt;&lt;author&gt;Dekeryte, Ruta&lt;/author&gt;&lt;author&gt;Koss, David&lt;/author&gt;&lt;author&gt;Shearer, Kirsty&lt;/author&gt;&lt;author&gt;Mody, Nimesh&lt;/author&gt;&lt;author&gt;Whitfield, Phillip D&lt;/author&gt;&lt;author&gt;Doherty, Mary K&lt;/author&gt;&lt;author&gt;Mingarelli, Marco&lt;/author&gt;&lt;author&gt;Welch, Andy&lt;/author&gt;&lt;author&gt;Riedel, Gernot&lt;/author&gt;&lt;/authors&gt;&lt;/contributors&gt;&lt;titles&gt;&lt;title&gt;Neuronal human BACE1 knockin induces systemic diabetes in mice&lt;/title&gt;&lt;secondary-title&gt;Diabetologia&lt;/secondary-title&gt;&lt;/titles&gt;&lt;periodical&gt;&lt;full-title&gt;Diabetologia&lt;/full-title&gt;&lt;/periodical&gt;&lt;pages&gt;1513-1523&lt;/pages&gt;&lt;volume&gt;59&lt;/volume&gt;&lt;number&gt;7&lt;/number&gt;&lt;dates&gt;&lt;year&gt;2016&lt;/year&gt;&lt;/dates&gt;&lt;isbn&gt;1432-0428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Plucińska et al. 201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</w:tr>
      <w:tr w:rsidR="002A013A" w:rsidRPr="006A0ACB" w14:paraId="15C33277" w14:textId="77777777" w:rsidTr="00527D1B">
        <w:trPr>
          <w:trHeight w:val="11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1" w:type="dxa"/>
            <w:noWrap/>
          </w:tcPr>
          <w:p w14:paraId="464DFC62" w14:textId="77777777" w:rsidR="002A013A" w:rsidRPr="00A35B00" w:rsidRDefault="002A013A" w:rsidP="002A013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tracellular matrix protein 1 (</w:t>
            </w: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ECM1)</w:t>
            </w:r>
          </w:p>
        </w:tc>
        <w:tc>
          <w:tcPr>
            <w:tcW w:w="7197" w:type="dxa"/>
          </w:tcPr>
          <w:p w14:paraId="7A4A1AF3" w14:textId="77777777" w:rsidR="002A013A" w:rsidRDefault="002A013A" w:rsidP="002A013A">
            <w:pPr>
              <w:pStyle w:val="ListParagraph"/>
              <w:numPr>
                <w:ilvl w:val="0"/>
                <w:numId w:val="2"/>
              </w:numPr>
              <w:ind w:left="75" w:hanging="18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Lower in abundance level of protein </w:t>
            </w: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ECM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in plasma of AD compared to normal controls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François&lt;/Author&gt;&lt;Year&gt;2022&lt;/Year&gt;&lt;RecNum&gt;422&lt;/RecNum&gt;&lt;DisplayText&gt;(François et al. 2022)&lt;/DisplayText&gt;&lt;record&gt;&lt;rec-number&gt;422&lt;/rec-number&gt;&lt;foreign-keys&gt;&lt;key app="EN" db-id="9aa52d9tlpxx5tezp5gvstw4fwzdrvzfwt29" timestamp="1670211509"&gt;422&lt;/key&gt;&lt;/foreign-keys&gt;&lt;ref-type name="Journal Article"&gt;17&lt;/ref-type&gt;&lt;contributors&gt;&lt;authors&gt;&lt;author&gt;François, Maxime&lt;/author&gt;&lt;author&gt;Karpe, Avinash V&lt;/author&gt;&lt;author&gt;Liu, Jian-Wei&lt;/author&gt;&lt;author&gt;Beale, David J&lt;/author&gt;&lt;author&gt;Hor, Maryam&lt;/author&gt;&lt;author&gt;Hecker, Jane&lt;/author&gt;&lt;author&gt;Faunt, Jeff&lt;/author&gt;&lt;author&gt;Maddison, John&lt;/author&gt;&lt;author&gt;Johns, Sally&lt;/author&gt;&lt;author&gt;Doecke, James D&lt;/author&gt;&lt;/authors&gt;&lt;/contributors&gt;&lt;titles&gt;&lt;title&gt;Multi-Omics, an Integrated Approach to Identify Novel Blood Biomarkers of Alzheimer’s Disease&lt;/title&gt;&lt;secondary-title&gt;Metabolites&lt;/secondary-title&gt;&lt;/titles&gt;&lt;periodical&gt;&lt;full-title&gt;Metabolites&lt;/full-title&gt;&lt;/periodical&gt;&lt;pages&gt;949&lt;/pages&gt;&lt;volume&gt;12&lt;/volume&gt;&lt;number&gt;10&lt;/number&gt;&lt;dates&gt;&lt;year&gt;2022&lt;/year&gt;&lt;/dates&gt;&lt;isbn&gt;2218-1989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François et al. 2022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  <w:p w14:paraId="56B26B17" w14:textId="07F8CEB2" w:rsidR="002A013A" w:rsidRDefault="002A013A" w:rsidP="002A013A">
            <w:pPr>
              <w:pStyle w:val="ListParagraph"/>
              <w:numPr>
                <w:ilvl w:val="0"/>
                <w:numId w:val="1"/>
              </w:numPr>
              <w:ind w:left="72" w:hanging="177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Showed downregulation activities in AD CSF model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Jiang&lt;/Author&gt;&lt;Year&gt;2022&lt;/Year&gt;&lt;RecNum&gt;423&lt;/RecNum&gt;&lt;DisplayText&gt;(Jiang et al. 2022)&lt;/DisplayText&gt;&lt;record&gt;&lt;rec-number&gt;423&lt;/rec-number&gt;&lt;foreign-keys&gt;&lt;key app="EN" db-id="9aa52d9tlpxx5tezp5gvstw4fwzdrvzfwt29" timestamp="1670211561"&gt;423&lt;/key&gt;&lt;/foreign-keys&gt;&lt;ref-type name="Journal Article"&gt;17&lt;/ref-type&gt;&lt;contributors&gt;&lt;authors&gt;&lt;author&gt;Jiang, Richeng&lt;/author&gt;&lt;author&gt;Smailovic, Una&lt;/author&gt;&lt;author&gt;Haytural, Hazal&lt;/author&gt;&lt;author&gt;Tijms, Betty M&lt;/author&gt;&lt;author&gt;Li, Hao&lt;/author&gt;&lt;author&gt;Haret, Robert Mihai&lt;/author&gt;&lt;author&gt;Shevchenko, Ganna&lt;/author&gt;&lt;author&gt;Chen, Gefei&lt;/author&gt;&lt;author&gt;Abelein, Axel&lt;/author&gt;&lt;author&gt;Gobom, Johan&lt;/author&gt;&lt;/authors&gt;&lt;/contributors&gt;&lt;titles&gt;&lt;title&gt;Increased CSF-decorin predicts brain pathological changes driven by Alzheimer’s Aβ amyloidosis&lt;/title&gt;&lt;secondary-title&gt;Acta neuropathologica communications&lt;/secondary-title&gt;&lt;/titles&gt;&lt;periodical&gt;&lt;full-title&gt;Acta neuropathologica communications&lt;/full-title&gt;&lt;/periodical&gt;&lt;pages&gt;1-17&lt;/pages&gt;&lt;volume&gt;10&lt;/volume&gt;&lt;number&gt;1&lt;/number&gt;&lt;dates&gt;&lt;year&gt;2022&lt;/year&gt;&lt;/dates&gt;&lt;isbn&gt;2051-5960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Jiang et al. 2022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</w:tc>
      </w:tr>
      <w:tr w:rsidR="002A013A" w:rsidRPr="006A0ACB" w14:paraId="1D430B21" w14:textId="77777777" w:rsidTr="002A01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1" w:type="dxa"/>
            <w:hideMark/>
          </w:tcPr>
          <w:p w14:paraId="7C73C24A" w14:textId="77777777" w:rsidR="002A013A" w:rsidRPr="00A35B00" w:rsidRDefault="002A013A" w:rsidP="002A013A">
            <w:pPr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>Inter-alpha-trypsin inhibitor heavy chain H1 (</w:t>
            </w:r>
            <w:r w:rsidRPr="00A35B00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ITIH1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Pr="00A35B00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. </w:t>
            </w:r>
          </w:p>
        </w:tc>
        <w:tc>
          <w:tcPr>
            <w:tcW w:w="7197" w:type="dxa"/>
            <w:hideMark/>
          </w:tcPr>
          <w:p w14:paraId="772C3C6F" w14:textId="77777777" w:rsidR="002A013A" w:rsidRDefault="002A013A" w:rsidP="002A013A">
            <w:pPr>
              <w:pStyle w:val="ListParagraph"/>
              <w:numPr>
                <w:ilvl w:val="0"/>
                <w:numId w:val="1"/>
              </w:numPr>
              <w:ind w:left="72" w:hanging="177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Relation with AD is unclear.</w:t>
            </w:r>
          </w:p>
          <w:p w14:paraId="6EDC8764" w14:textId="771766BB" w:rsidR="002A013A" w:rsidRPr="00A35B00" w:rsidRDefault="002A013A" w:rsidP="002A013A">
            <w:pPr>
              <w:pStyle w:val="ListParagraph"/>
              <w:numPr>
                <w:ilvl w:val="0"/>
                <w:numId w:val="1"/>
              </w:numPr>
              <w:ind w:left="72" w:hanging="177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ay transmit hyaluronan in plasma and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involved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 in inflammatory pathways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hen&lt;/Author&gt;&lt;Year&gt;2017&lt;/Year&gt;&lt;RecNum&gt;6&lt;/RecNum&gt;&lt;DisplayText&gt;(Shen et al. 2017; Song et al. 2014)&lt;/DisplayText&gt;&lt;record&gt;&lt;rec-number&gt;6&lt;/rec-number&gt;&lt;foreign-keys&gt;&lt;key app="EN" db-id="e2rp9xwroepdswefz5952aree50sv29ff9rv" timestamp="1653032745"&gt;6&lt;/key&gt;&lt;/foreign-keys&gt;&lt;ref-type name="Journal Article"&gt;17&lt;/ref-type&gt;&lt;contributors&gt;&lt;authors&gt;&lt;author&gt;Shen, Liming&lt;/author&gt;&lt;author&gt;Liao, Liping&lt;/author&gt;&lt;author&gt;Chen, Cheng&lt;/author&gt;&lt;author&gt;Guo, Yi&lt;/author&gt;&lt;author&gt;Song, Dalin&lt;/author&gt;&lt;author&gt;Wang, Yong&lt;/author&gt;&lt;author&gt;Chen, Youjiao&lt;/author&gt;&lt;author&gt;Zhang, Kaoyuan&lt;/author&gt;&lt;author&gt;Ying, Ming&lt;/author&gt;&lt;author&gt;Li, Shuiming&lt;/author&gt;&lt;/authors&gt;&lt;/contributors&gt;&lt;titles&gt;&lt;title&gt;Proteomics analysis of blood serums from Alzheimer’s disease patients using iTRAQ labeling technology&lt;/title&gt;&lt;secondary-title&gt;Journal of Alzheimer&amp;apos;s Disease&lt;/secondary-title&gt;&lt;/titles&gt;&lt;periodical&gt;&lt;full-title&gt;Journal of Alzheimer&amp;apos;s Disease&lt;/full-title&gt;&lt;/periodical&gt;&lt;pages&gt;361-378&lt;/pages&gt;&lt;volume&gt;56&lt;/volume&gt;&lt;number&gt;1&lt;/number&gt;&lt;dates&gt;&lt;year&gt;2017&lt;/year&gt;&lt;/dates&gt;&lt;isbn&gt;1387-2877&lt;/isbn&gt;&lt;urls&gt;&lt;/urls&gt;&lt;/record&gt;&lt;/Cite&gt;&lt;Cite&gt;&lt;Author&gt;Song&lt;/Author&gt;&lt;Year&gt;2014&lt;/Year&gt;&lt;RecNum&gt;57&lt;/RecNum&gt;&lt;record&gt;&lt;rec-number&gt;57&lt;/rec-number&gt;&lt;foreign-keys&gt;&lt;key app="EN" db-id="e2rp9xwroepdswefz5952aree50sv29ff9rv" timestamp="1653032745"&gt;57&lt;/key&gt;&lt;/foreign-keys&gt;&lt;ref-type name="Journal Article"&gt;17&lt;/ref-type&gt;&lt;contributors&gt;&lt;authors&gt;&lt;author&gt;Song, Fei&lt;/author&gt;&lt;author&gt;Poljak, Anne&lt;/author&gt;&lt;author&gt;Kochan, Nicole A&lt;/author&gt;&lt;author&gt;Raftery, Mark&lt;/author&gt;&lt;author&gt;Brodaty, Henry&lt;/author&gt;&lt;author&gt;Smythe, George A&lt;/author&gt;&lt;author&gt;Sachdev, Perminder S&lt;/author&gt;&lt;/authors&gt;&lt;/contributors&gt;&lt;titles&gt;&lt;title&gt;Plasma protein profiling of Mild Cognitive Impairment and Alzheimer’s disease using iTRAQ quantitative proteomics&lt;/title&gt;&lt;secondary-title&gt;Proteome science&lt;/secondary-title&gt;&lt;/titles&gt;&lt;periodical&gt;&lt;full-title&gt;Proteome science&lt;/full-title&gt;&lt;/periodical&gt;&lt;pages&gt;1-13&lt;/pages&gt;&lt;volume&gt;12&lt;/volume&gt;&lt;number&gt;1&lt;/number&gt;&lt;dates&gt;&lt;year&gt;2014&lt;/year&gt;&lt;/dates&gt;&lt;isbn&gt;1477-5956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Shen et al. 2017; Song et al. 2014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</w:tr>
      <w:tr w:rsidR="002A013A" w:rsidRPr="006A0ACB" w14:paraId="3289DEA5" w14:textId="77777777" w:rsidTr="00527D1B">
        <w:trPr>
          <w:trHeight w:val="16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1" w:type="dxa"/>
            <w:hideMark/>
          </w:tcPr>
          <w:p w14:paraId="300EB7F2" w14:textId="77777777" w:rsidR="002A013A" w:rsidRPr="00A35B00" w:rsidRDefault="002A013A" w:rsidP="002A013A">
            <w:pPr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>Hepatocyte growth factor activator (</w:t>
            </w:r>
            <w:r w:rsidRPr="00A35B00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HGFAC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7197" w:type="dxa"/>
            <w:hideMark/>
          </w:tcPr>
          <w:p w14:paraId="70F4DB2F" w14:textId="77777777" w:rsidR="002A013A" w:rsidRDefault="002A013A" w:rsidP="002A013A">
            <w:pPr>
              <w:pStyle w:val="ListParagraph"/>
              <w:numPr>
                <w:ilvl w:val="0"/>
                <w:numId w:val="1"/>
              </w:numPr>
              <w:ind w:left="72" w:hanging="177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>n activator to hepatocyte growth factor (</w:t>
            </w:r>
            <w:r w:rsidRPr="00A35B00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HGF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), which is known to regulate certain brain functions including neuronal survival and development, in correlation with AD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Wright&lt;/Author&gt;&lt;Year&gt;2015&lt;/Year&gt;&lt;RecNum&gt;58&lt;/RecNum&gt;&lt;DisplayText&gt;(Wright &amp;amp; Harding 2015; Zhu et al. 2018)&lt;/DisplayText&gt;&lt;record&gt;&lt;rec-number&gt;58&lt;/rec-number&gt;&lt;foreign-keys&gt;&lt;key app="EN" db-id="e2rp9xwroepdswefz5952aree50sv29ff9rv" timestamp="1653032745"&gt;58&lt;/key&gt;&lt;/foreign-keys&gt;&lt;ref-type name="Journal Article"&gt;17&lt;/ref-type&gt;&lt;contributors&gt;&lt;authors&gt;&lt;author&gt;Wright, John W&lt;/author&gt;&lt;author&gt;Harding, Joseph W&lt;/author&gt;&lt;/authors&gt;&lt;/contributors&gt;&lt;titles&gt;&lt;title&gt;The brain hepatocyte growth Factor/c-Met receptor system: A new target for the treatment of Alzheimer&amp;apos;s disease&lt;/title&gt;&lt;secondary-title&gt;Journal of Alzheimer&amp;apos;s Disease&lt;/secondary-title&gt;&lt;/titles&gt;&lt;periodical&gt;&lt;full-title&gt;Journal of Alzheimer&amp;apos;s Disease&lt;/full-title&gt;&lt;/periodical&gt;&lt;pages&gt;985-1000&lt;/pages&gt;&lt;volume&gt;45&lt;/volume&gt;&lt;number&gt;4&lt;/number&gt;&lt;dates&gt;&lt;year&gt;2015&lt;/year&gt;&lt;/dates&gt;&lt;isbn&gt;1387-2877&lt;/isbn&gt;&lt;urls&gt;&lt;/urls&gt;&lt;/record&gt;&lt;/Cite&gt;&lt;Cite&gt;&lt;Author&gt;Zhu&lt;/Author&gt;&lt;Year&gt;2018&lt;/Year&gt;&lt;RecNum&gt;59&lt;/RecNum&gt;&lt;record&gt;&lt;rec-number&gt;59&lt;/rec-number&gt;&lt;foreign-keys&gt;&lt;key app="EN" db-id="e2rp9xwroepdswefz5952aree50sv29ff9rv" timestamp="1653032745"&gt;59&lt;/key&gt;&lt;/foreign-keys&gt;&lt;ref-type name="Journal Article"&gt;17&lt;/ref-type&gt;&lt;contributors&gt;&lt;authors&gt;&lt;author&gt;Zhu, Yanan&lt;/author&gt;&lt;author&gt;Hilal, Saima&lt;/author&gt;&lt;author&gt;Chai, Yuek L&lt;/author&gt;&lt;author&gt;Ikram, M Kamran&lt;/author&gt;&lt;author&gt;Venketasubramanian, Narayanaswamy&lt;/author&gt;&lt;author&gt;Chen, Christopher P&lt;/author&gt;&lt;author&gt;Lai, Mitchell KP&lt;/author&gt;&lt;/authors&gt;&lt;/contributors&gt;&lt;titles&gt;&lt;title&gt;Serum hepatocyte growth factor is associated with small vessel disease in Alzheimer’s dementia&lt;/title&gt;&lt;secondary-title&gt;Frontiers in aging neuroscience&lt;/secondary-title&gt;&lt;/titles&gt;&lt;periodical&gt;&lt;full-title&gt;Frontiers in Aging Neuroscience&lt;/full-title&gt;&lt;/periodical&gt;&lt;pages&gt;8&lt;/pages&gt;&lt;volume&gt;10&lt;/volume&gt;&lt;dates&gt;&lt;year&gt;2018&lt;/year&gt;&lt;/dates&gt;&lt;isbn&gt;1663-4365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Wright &amp; Harding 2015; Zhu et al. 2018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14:paraId="680C14E1" w14:textId="7C8990E8" w:rsidR="002A013A" w:rsidRPr="00A35B00" w:rsidRDefault="002A013A" w:rsidP="002A013A">
            <w:pPr>
              <w:pStyle w:val="ListParagraph"/>
              <w:numPr>
                <w:ilvl w:val="0"/>
                <w:numId w:val="1"/>
              </w:numPr>
              <w:ind w:left="72" w:hanging="177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>Although the increase in levels of</w:t>
            </w:r>
            <w:r w:rsidRPr="00A35B00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HGFAC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 was reported to be accompanied by the elevation of </w:t>
            </w:r>
            <w:r w:rsidRPr="00A35B00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HGF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Tsuboi et al., 2003)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, or it was identified as one of the significant variants in AD studies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hen&lt;/Author&gt;&lt;Year&gt;2020&lt;/Year&gt;&lt;RecNum&gt;61&lt;/RecNum&gt;&lt;DisplayText&gt;(Chen &amp;amp; Xia 2020; Prokopenko et al. 2021)&lt;/DisplayText&gt;&lt;record&gt;&lt;rec-number&gt;61&lt;/rec-number&gt;&lt;foreign-keys&gt;&lt;key app="EN" db-id="e2rp9xwroepdswefz5952aree50sv29ff9rv" timestamp="1653032745"&gt;61&lt;/key&gt;&lt;/foreign-keys&gt;&lt;ref-type name="Journal Article"&gt;17&lt;/ref-type&gt;&lt;contributors&gt;&lt;authors&gt;&lt;author&gt;Chen, Mei&lt;/author&gt;&lt;author&gt;Xia, Weiming&lt;/author&gt;&lt;/authors&gt;&lt;/contributors&gt;&lt;titles&gt;&lt;title&gt;Proteomic profiling of plasma and brain tissue from Alzheimer’s disease patients reveals candidate network of plasma biomarkers&lt;/title&gt;&lt;secondary-title&gt;Journal of Alzheimer&amp;apos;s Disease&lt;/secondary-title&gt;&lt;/titles&gt;&lt;periodical&gt;&lt;full-title&gt;Journal of Alzheimer&amp;apos;s Disease&lt;/full-title&gt;&lt;/periodical&gt;&lt;pages&gt;349-368&lt;/pages&gt;&lt;volume&gt;76&lt;/volume&gt;&lt;number&gt;1&lt;/number&gt;&lt;dates&gt;&lt;year&gt;2020&lt;/year&gt;&lt;/dates&gt;&lt;isbn&gt;1387-2877&lt;/isbn&gt;&lt;urls&gt;&lt;/urls&gt;&lt;/record&gt;&lt;/Cite&gt;&lt;Cite&gt;&lt;Author&gt;Prokopenko&lt;/Author&gt;&lt;Year&gt;2021&lt;/Year&gt;&lt;RecNum&gt;62&lt;/RecNum&gt;&lt;record&gt;&lt;rec-number&gt;62&lt;/rec-number&gt;&lt;foreign-keys&gt;&lt;key app="EN" db-id="e2rp9xwroepdswefz5952aree50sv29ff9rv" timestamp="1653032745"&gt;62&lt;/key&gt;&lt;/foreign-keys&gt;&lt;ref-type name="Journal Article"&gt;17&lt;/ref-type&gt;&lt;contributors&gt;&lt;authors&gt;&lt;author&gt;Prokopenko, Dmitry&lt;/author&gt;&lt;author&gt;Morgan, Sarah L&lt;/author&gt;&lt;author&gt;Mullin, Kristina&lt;/author&gt;&lt;author&gt;Hofmann, Oliver&lt;/author&gt;&lt;author&gt;Chapman, Brad&lt;/author&gt;&lt;author&gt;Kirchner, Rory&lt;/author&gt;&lt;author&gt;Alzheimer&amp;apos;s Disease Neuroimaging Initiative&lt;/author&gt;&lt;author&gt;Amberkar, Sandeep&lt;/author&gt;&lt;author&gt;Wohlers, Inken&lt;/auth</w:instrTex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instrText>or&gt;&lt;author&gt;Lange, Christoph&lt;/author&gt;&lt;/authors&gt;&lt;/contributors&gt;&lt;titles&gt;&lt;title&gt;Whole</w:instrTex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instrText>‐</w:instrTex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instrText>genome sequencing reveals new Alzheimer&amp;apos;s disease</w:instrTex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instrText>–</w:instrTex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instrText>associated rare variants in loci related to synaptic function and neuronal development&lt;/title&gt;&lt;secondary-title&gt;Alzheim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>er&amp;apos;s &amp;amp; Dementia&lt;/secondary-title&gt;&lt;/titles&gt;&lt;periodical&gt;&lt;full-title&gt;Alzheimer&amp;apos;s &amp;amp; dementia&lt;/full-title&gt;&lt;/periodical&gt;&lt;dates&gt;&lt;year&gt;2021&lt;/year&gt;&lt;/dates&gt;&lt;isbn&gt;1552-5260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Chen &amp; Xia 2020; Prokopenko et al. 202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 the impact of </w:t>
            </w:r>
            <w:r w:rsidRPr="00A35B00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HGFAC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 to AD development remains ambiguous. </w:t>
            </w:r>
          </w:p>
        </w:tc>
      </w:tr>
      <w:tr w:rsidR="002A013A" w:rsidRPr="006A0ACB" w14:paraId="3349D27B" w14:textId="77777777" w:rsidTr="002A01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1" w:type="dxa"/>
            <w:noWrap/>
            <w:hideMark/>
          </w:tcPr>
          <w:p w14:paraId="6E2F30C9" w14:textId="77777777" w:rsidR="002A013A" w:rsidRPr="00A35B00" w:rsidRDefault="002A013A" w:rsidP="002A013A">
            <w:pPr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>Alpha-1B-glycoprotein (</w:t>
            </w:r>
            <w:r w:rsidRPr="00A35B00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A1BG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7197" w:type="dxa"/>
            <w:hideMark/>
          </w:tcPr>
          <w:p w14:paraId="5A62251A" w14:textId="77777777" w:rsidR="002A013A" w:rsidRDefault="002A013A" w:rsidP="002A013A">
            <w:pPr>
              <w:pStyle w:val="ListParagraph"/>
              <w:numPr>
                <w:ilvl w:val="0"/>
                <w:numId w:val="1"/>
              </w:numPr>
              <w:ind w:left="72" w:hanging="177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Relation with AD is unclear.</w:t>
            </w:r>
          </w:p>
          <w:p w14:paraId="5655C3EA" w14:textId="0236414C" w:rsidR="002A013A" w:rsidRPr="00A35B00" w:rsidRDefault="002A013A" w:rsidP="002A013A">
            <w:pPr>
              <w:pStyle w:val="ListParagraph"/>
              <w:numPr>
                <w:ilvl w:val="0"/>
                <w:numId w:val="1"/>
              </w:numPr>
              <w:ind w:left="72" w:hanging="177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I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dentified in a few AD-related studies as dysregulated protein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LaG9vbnNhcmk8L0F1dGhvcj48WWVhcj4yMDE5PC9ZZWFy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LaG9vbnNhcmk8L0F1dGhvcj48WWVhcj4yMDE5PC9ZZWFy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Khoonsari et al. 2019; Song et al. 2014; Srinivasan et al. 202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</w:tr>
      <w:tr w:rsidR="002A013A" w:rsidRPr="006A0ACB" w14:paraId="441819DA" w14:textId="77777777" w:rsidTr="002A013A">
        <w:trPr>
          <w:trHeight w:val="5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1" w:type="dxa"/>
            <w:noWrap/>
          </w:tcPr>
          <w:p w14:paraId="321C96CB" w14:textId="77777777" w:rsidR="002A013A" w:rsidRPr="00A35B00" w:rsidRDefault="002A013A" w:rsidP="002A013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>type II cytoskeletal 1 (</w:t>
            </w:r>
            <w:r w:rsidRPr="00A35B00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KRT1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7197" w:type="dxa"/>
          </w:tcPr>
          <w:p w14:paraId="0DD1C8FC" w14:textId="4FED405F" w:rsidR="002A013A" w:rsidRDefault="002A013A" w:rsidP="002A013A">
            <w:pPr>
              <w:pStyle w:val="ListParagraph"/>
              <w:numPr>
                <w:ilvl w:val="0"/>
                <w:numId w:val="1"/>
              </w:numPr>
              <w:ind w:left="72" w:hanging="177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Relation with AD is unclear.</w:t>
            </w:r>
          </w:p>
        </w:tc>
      </w:tr>
      <w:tr w:rsidR="002A013A" w:rsidRPr="006A0ACB" w14:paraId="7942E8B9" w14:textId="77777777" w:rsidTr="002A01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1" w:type="dxa"/>
            <w:noWrap/>
          </w:tcPr>
          <w:p w14:paraId="6BA4A3C6" w14:textId="77777777" w:rsidR="002A013A" w:rsidRPr="00A35B00" w:rsidRDefault="002A013A" w:rsidP="002A013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35B00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type I cytoskeletal 10 (</w:t>
            </w:r>
            <w:r w:rsidRPr="00A35B00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KRT10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Pr="00A35B00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</w:t>
            </w:r>
          </w:p>
        </w:tc>
        <w:tc>
          <w:tcPr>
            <w:tcW w:w="7197" w:type="dxa"/>
          </w:tcPr>
          <w:p w14:paraId="262BCC22" w14:textId="25B36A3A" w:rsidR="002A013A" w:rsidRDefault="002A013A" w:rsidP="002A013A">
            <w:pPr>
              <w:pStyle w:val="ListParagraph"/>
              <w:numPr>
                <w:ilvl w:val="0"/>
                <w:numId w:val="1"/>
              </w:numPr>
              <w:ind w:left="72" w:hanging="177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Relation with AD is unclear.</w:t>
            </w:r>
          </w:p>
        </w:tc>
      </w:tr>
      <w:bookmarkEnd w:id="0"/>
    </w:tbl>
    <w:p w14:paraId="1B2F30A8" w14:textId="6A85553D" w:rsidR="00D81EA5" w:rsidRDefault="00D81EA5"/>
    <w:sectPr w:rsidR="00D81EA5">
      <w:footerReference w:type="even" r:id="rId7"/>
      <w:footerReference w:type="default" r:id="rId8"/>
      <w:footerReference w:type="first" r:id="rId9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7E13765B" w14:textId="77777777" w:rsidR="007D0403" w:rsidRDefault="007D0403">
      <w:pPr>
        <w:spacing w:after="0" w:line="240" w:lineRule="auto"/>
      </w:pPr>
    </w:p>
  </w:endnote>
  <w:endnote w:type="continuationSeparator" w:id="0">
    <w:p w14:paraId="4AEED505" w14:textId="77777777" w:rsidR="007D0403" w:rsidRDefault="007D0403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5D93379C" w14:textId="77777777" w:rsidR="007D0403" w:rsidRDefault="007D0403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9AC2D8A" w14:textId="77777777" w:rsidR="007D0403" w:rsidRDefault="007D0403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9B7D801" w14:textId="77777777" w:rsidR="007D0403" w:rsidRDefault="007D040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512ACF78" w14:textId="77777777" w:rsidR="007D0403" w:rsidRDefault="007D0403">
      <w:pPr>
        <w:spacing w:after="0" w:line="240" w:lineRule="auto"/>
      </w:pPr>
    </w:p>
  </w:footnote>
  <w:footnote w:type="continuationSeparator" w:id="0">
    <w:p w14:paraId="4FD9F66F" w14:textId="77777777" w:rsidR="007D0403" w:rsidRDefault="007D0403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53731840"/>
    <w:multiLevelType w:val="hybridMultilevel"/>
    <w:tmpl w:val="09485BEC"/>
    <w:lvl w:ilvl="0" w:tplc="4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5057574"/>
    <w:multiLevelType w:val="hybridMultilevel"/>
    <w:tmpl w:val="C032EFBC"/>
    <w:lvl w:ilvl="0" w:tplc="160AC890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FCC04FB"/>
    <w:multiLevelType w:val="hybridMultilevel"/>
    <w:tmpl w:val="A34E6BC2"/>
    <w:lvl w:ilvl="0" w:tplc="4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679892471">
    <w:abstractNumId w:val="2"/>
  </w:num>
  <w:num w:numId="2" w16cid:durableId="1823690255">
    <w:abstractNumId w:val="0"/>
  </w:num>
  <w:num w:numId="3" w16cid:durableId="157149829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PeerJ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2rp9xwroepdswefz5952aree50sv29ff9rv&quot;&gt;MS_D3&lt;record-ids&gt;&lt;item&gt;6&lt;/item&gt;&lt;item&gt;37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1&lt;/item&gt;&lt;item&gt;62&lt;/item&gt;&lt;item&gt;63&lt;/item&gt;&lt;item&gt;64&lt;/item&gt;&lt;item&gt;65&lt;/item&gt;&lt;item&gt;66&lt;/item&gt;&lt;item&gt;67&lt;/item&gt;&lt;item&gt;68&lt;/item&gt;&lt;/record-ids&gt;&lt;/item&gt;&lt;/Libraries&gt;"/>
  </w:docVars>
  <w:rsids>
    <w:rsidRoot w:val="006D260E"/>
    <w:rsid w:val="002A013A"/>
    <w:rsid w:val="003C2ACE"/>
    <w:rsid w:val="00501A1B"/>
    <w:rsid w:val="005D36D5"/>
    <w:rsid w:val="006D260E"/>
    <w:rsid w:val="007D0403"/>
    <w:rsid w:val="0098623F"/>
    <w:rsid w:val="00A033AD"/>
    <w:rsid w:val="00D81E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MY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97390CD"/>
  <w15:chartTrackingRefBased/>
  <w15:docId w15:val="{91021ACF-C530-4417-99FD-BBC96FBB4F4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sz w:val="22"/>
        <w:szCs w:val="22"/>
        <w:lang w:val="en-MY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D260E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D260E"/>
    <w:pPr>
      <w:ind w:left="720"/>
      <w:contextualSpacing/>
    </w:pPr>
  </w:style>
  <w:style w:type="table" w:styleId="PlainTable2">
    <w:name w:val="Plain Table 2"/>
    <w:basedOn w:val="TableNormal"/>
    <w:uiPriority w:val="42"/>
    <w:rsid w:val="006D260E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TableGrid">
    <w:name w:val="Table Grid"/>
    <w:basedOn w:val="TableNormal"/>
    <w:uiPriority w:val="39"/>
    <w:rsid w:val="002A013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2A013A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A013A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2A013A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A013A"/>
    <w:rPr>
      <w:rFonts w:ascii="Calibri" w:hAnsi="Calibri" w:cs="Calibri"/>
      <w:noProof/>
    </w:rPr>
  </w:style>
  <w:style w:type="paragraph" w:styleId="Footer">
    <w:name w:val="footer"/>
    <w:basedOn w:val="Normal"/>
    <w:link w:val="FooterChar"/>
    <w:uiPriority w:val="99"/>
    <w:unhideWhenUsed/>
    <w:rsid w:val="007D040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D040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4007</Words>
  <Characters>22844</Characters>
  <Application>Microsoft Office Word</Application>
  <DocSecurity>4</DocSecurity>
  <Lines>190</Lines>
  <Paragraphs>5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7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i Sze</dc:creator>
  <cp:keywords/>
  <dc:description/>
  <cp:lastModifiedBy>Langshaw, Rebecca</cp:lastModifiedBy>
  <cp:revision>2</cp:revision>
  <dcterms:created xsi:type="dcterms:W3CDTF">2024-06-28T17:28:00Z</dcterms:created>
  <dcterms:modified xsi:type="dcterms:W3CDTF">2024-06-28T17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2bbab825-a111-45e4-86a1-18cee0005896_Enabled">
    <vt:lpwstr>true</vt:lpwstr>
  </property>
  <property fmtid="{D5CDD505-2E9C-101B-9397-08002B2CF9AE}" pid="3" name="MSIP_Label_2bbab825-a111-45e4-86a1-18cee0005896_SetDate">
    <vt:lpwstr>2024-06-28T17:28:01Z</vt:lpwstr>
  </property>
  <property fmtid="{D5CDD505-2E9C-101B-9397-08002B2CF9AE}" pid="4" name="MSIP_Label_2bbab825-a111-45e4-86a1-18cee0005896_Method">
    <vt:lpwstr>Standard</vt:lpwstr>
  </property>
  <property fmtid="{D5CDD505-2E9C-101B-9397-08002B2CF9AE}" pid="5" name="MSIP_Label_2bbab825-a111-45e4-86a1-18cee0005896_Name">
    <vt:lpwstr>2bbab825-a111-45e4-86a1-18cee0005896</vt:lpwstr>
  </property>
  <property fmtid="{D5CDD505-2E9C-101B-9397-08002B2CF9AE}" pid="6" name="MSIP_Label_2bbab825-a111-45e4-86a1-18cee0005896_SiteId">
    <vt:lpwstr>2567d566-604c-408a-8a60-55d0dc9d9d6b</vt:lpwstr>
  </property>
  <property fmtid="{D5CDD505-2E9C-101B-9397-08002B2CF9AE}" pid="7" name="MSIP_Label_2bbab825-a111-45e4-86a1-18cee0005896_ActionId">
    <vt:lpwstr>5a7fd1c0-1fda-444b-9107-bbdd326d11ff</vt:lpwstr>
  </property>
  <property fmtid="{D5CDD505-2E9C-101B-9397-08002B2CF9AE}" pid="8" name="MSIP_Label_2bbab825-a111-45e4-86a1-18cee0005896_ContentBits">
    <vt:lpwstr>2</vt:lpwstr>
  </property>
</Properties>
</file>